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C6CB0A" w14:textId="77777777" w:rsidR="001E0E6B" w:rsidRDefault="001E0E6B" w:rsidP="001E0E6B">
      <w:pPr>
        <w:spacing w:line="360" w:lineRule="auto"/>
        <w:jc w:val="center"/>
        <w:rPr>
          <w:rFonts w:ascii="Times New Roman" w:eastAsia="Times New Roman" w:hAnsi="Times New Roman" w:cs="Times New Roman"/>
          <w:b/>
          <w:color w:val="000000"/>
          <w:lang w:val="es-ES" w:eastAsia="ar-SA"/>
        </w:rPr>
      </w:pPr>
      <w:bookmarkStart w:id="0" w:name="_GoBack"/>
      <w:bookmarkEnd w:id="0"/>
      <w:r w:rsidRPr="00845C57">
        <w:rPr>
          <w:rFonts w:ascii="Times New Roman" w:eastAsia="Times New Roman" w:hAnsi="Times New Roman" w:cs="Times New Roman"/>
          <w:b/>
          <w:color w:val="000000"/>
          <w:lang w:val="es-ES" w:eastAsia="ar-SA"/>
        </w:rPr>
        <w:t>CUADROS, MAPAS Y ESQUEMAS</w:t>
      </w:r>
    </w:p>
    <w:p w14:paraId="0AB89B24" w14:textId="77777777" w:rsidR="001E0E6B" w:rsidRPr="00845C57" w:rsidRDefault="001E0E6B" w:rsidP="007029AE">
      <w:pPr>
        <w:spacing w:line="360" w:lineRule="auto"/>
        <w:rPr>
          <w:rFonts w:ascii="Times New Roman" w:eastAsia="Times New Roman" w:hAnsi="Times New Roman" w:cs="Times New Roman"/>
          <w:b/>
          <w:color w:val="000000"/>
          <w:lang w:val="es-ES" w:eastAsia="ar-SA"/>
        </w:rPr>
      </w:pPr>
    </w:p>
    <w:p w14:paraId="6724751E" w14:textId="31A39D58" w:rsidR="001E0E6B" w:rsidRPr="00064AFC" w:rsidRDefault="00441EAF" w:rsidP="001E0E6B">
      <w:pPr>
        <w:spacing w:line="276" w:lineRule="auto"/>
        <w:ind w:left="360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a </w:t>
      </w:r>
      <w:r w:rsidR="001E0E6B" w:rsidRPr="000464B8">
        <w:rPr>
          <w:rFonts w:ascii="Times New Roman" w:hAnsi="Times New Roman"/>
          <w:b/>
        </w:rPr>
        <w:t>1. Nodos Alimentari</w:t>
      </w:r>
      <w:r w:rsidR="001E0E6B">
        <w:rPr>
          <w:rFonts w:ascii="Times New Roman" w:hAnsi="Times New Roman"/>
          <w:b/>
        </w:rPr>
        <w:t>os en Quintana Roo y Yucatán, 2016</w:t>
      </w:r>
    </w:p>
    <w:p w14:paraId="7CADE3D7" w14:textId="77777777" w:rsidR="001E0E6B" w:rsidRDefault="001E0E6B" w:rsidP="001E0E6B">
      <w:pPr>
        <w:spacing w:line="276" w:lineRule="auto"/>
        <w:ind w:left="360"/>
        <w:jc w:val="both"/>
        <w:rPr>
          <w:rFonts w:ascii="Times New Roman" w:hAnsi="Times New Roman"/>
          <w:sz w:val="20"/>
          <w:szCs w:val="20"/>
        </w:rPr>
      </w:pPr>
    </w:p>
    <w:tbl>
      <w:tblPr>
        <w:tblW w:w="972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40"/>
        <w:gridCol w:w="1820"/>
        <w:gridCol w:w="2540"/>
        <w:gridCol w:w="1287"/>
        <w:gridCol w:w="193"/>
        <w:gridCol w:w="756"/>
        <w:gridCol w:w="1584"/>
      </w:tblGrid>
      <w:tr w:rsidR="001E0E6B" w:rsidRPr="00625B23" w14:paraId="5C830F54" w14:textId="77777777" w:rsidTr="00512A1D">
        <w:trPr>
          <w:trHeight w:val="340"/>
        </w:trPr>
        <w:tc>
          <w:tcPr>
            <w:tcW w:w="154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AABDD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2700165" w14:textId="77777777" w:rsidR="001E0E6B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  <w:p w14:paraId="2DF25DCE" w14:textId="77777777" w:rsidR="001E0E6B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  <w:p w14:paraId="460560B5" w14:textId="77777777" w:rsidR="001E0E6B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  <w:p w14:paraId="575BD46C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2540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8F116D0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Mercados - Tianguis </w:t>
            </w:r>
          </w:p>
        </w:tc>
        <w:tc>
          <w:tcPr>
            <w:tcW w:w="1480" w:type="dxa"/>
            <w:gridSpan w:val="2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0512C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Ferias de Semillas   </w:t>
            </w:r>
          </w:p>
        </w:tc>
        <w:tc>
          <w:tcPr>
            <w:tcW w:w="234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61AD9D94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Otras cadenas cortas </w:t>
            </w:r>
          </w:p>
        </w:tc>
      </w:tr>
      <w:tr w:rsidR="001E0E6B" w:rsidRPr="00625B23" w14:paraId="2A43D4C2" w14:textId="77777777" w:rsidTr="00512A1D">
        <w:trPr>
          <w:trHeight w:val="640"/>
        </w:trPr>
        <w:tc>
          <w:tcPr>
            <w:tcW w:w="1540" w:type="dxa"/>
            <w:vMerge w:val="restart"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2AEFFE2E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stado</w:t>
            </w:r>
          </w:p>
        </w:tc>
        <w:tc>
          <w:tcPr>
            <w:tcW w:w="1820" w:type="dxa"/>
            <w:vMerge w:val="restart"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3F6FD6E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unicipio</w:t>
            </w:r>
          </w:p>
        </w:tc>
        <w:tc>
          <w:tcPr>
            <w:tcW w:w="2540" w:type="dxa"/>
            <w:vMerge w:val="restart"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565532E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mbre y ubicación</w:t>
            </w:r>
          </w:p>
        </w:tc>
        <w:tc>
          <w:tcPr>
            <w:tcW w:w="1480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5B34ECF7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Ubicación</w:t>
            </w:r>
          </w:p>
        </w:tc>
        <w:tc>
          <w:tcPr>
            <w:tcW w:w="2340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1873B71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mbre y ubicación</w:t>
            </w:r>
          </w:p>
        </w:tc>
      </w:tr>
      <w:tr w:rsidR="001E0E6B" w:rsidRPr="00625B23" w14:paraId="38EFF816" w14:textId="77777777" w:rsidTr="00512A1D">
        <w:trPr>
          <w:trHeight w:val="28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0745E36F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1F32BB58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2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7849E446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480" w:type="dxa"/>
            <w:gridSpan w:val="2"/>
            <w:vMerge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45C7524E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2340" w:type="dxa"/>
            <w:gridSpan w:val="2"/>
            <w:vMerge/>
            <w:tcBorders>
              <w:top w:val="single" w:sz="12" w:space="0" w:color="auto"/>
              <w:left w:val="single" w:sz="12" w:space="0" w:color="auto"/>
              <w:bottom w:val="single" w:sz="12" w:space="0" w:color="000000"/>
              <w:right w:val="single" w:sz="12" w:space="0" w:color="000000"/>
            </w:tcBorders>
            <w:vAlign w:val="center"/>
            <w:hideMark/>
          </w:tcPr>
          <w:p w14:paraId="0AAD645D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</w:tr>
      <w:tr w:rsidR="001E0E6B" w:rsidRPr="00625B23" w14:paraId="2AD15D59" w14:textId="77777777" w:rsidTr="00512A1D">
        <w:trPr>
          <w:trHeight w:val="5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90D3596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ACDB447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Benito Juárez 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089DA25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co-tianguis solidario y del trueque </w:t>
            </w:r>
          </w:p>
        </w:tc>
        <w:tc>
          <w:tcPr>
            <w:tcW w:w="1287" w:type="dxa"/>
            <w:vMerge w:val="restart"/>
            <w:tcBorders>
              <w:top w:val="nil"/>
              <w:left w:val="single" w:sz="12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26275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93" w:type="dxa"/>
            <w:vMerge w:val="restar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C07F200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2340" w:type="dxa"/>
            <w:gridSpan w:val="2"/>
            <w:vMerge w:val="restart"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57DBEAF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zar Vegano</w:t>
            </w:r>
          </w:p>
        </w:tc>
      </w:tr>
      <w:tr w:rsidR="001E0E6B" w:rsidRPr="00625B23" w14:paraId="33B99608" w14:textId="77777777" w:rsidTr="00512A1D">
        <w:trPr>
          <w:trHeight w:val="32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CF6D67B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48EFA8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C2E290B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ianguis Orgánico 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yab</w:t>
            </w:r>
            <w:proofErr w:type="spellEnd"/>
          </w:p>
        </w:tc>
        <w:tc>
          <w:tcPr>
            <w:tcW w:w="1287" w:type="dxa"/>
            <w:vMerge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  <w:hideMark/>
          </w:tcPr>
          <w:p w14:paraId="71E96B9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93" w:type="dxa"/>
            <w:vMerge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  <w:hideMark/>
          </w:tcPr>
          <w:p w14:paraId="22D0EBC7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2340" w:type="dxa"/>
            <w:gridSpan w:val="2"/>
            <w:vMerge/>
            <w:tcBorders>
              <w:top w:val="single" w:sz="12" w:space="0" w:color="auto"/>
              <w:left w:val="single" w:sz="12" w:space="0" w:color="auto"/>
              <w:bottom w:val="single" w:sz="8" w:space="0" w:color="000000"/>
              <w:right w:val="single" w:sz="12" w:space="0" w:color="000000"/>
            </w:tcBorders>
            <w:vAlign w:val="center"/>
            <w:hideMark/>
          </w:tcPr>
          <w:p w14:paraId="43F1F10F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E0E6B" w:rsidRPr="00625B23" w14:paraId="4132132A" w14:textId="77777777" w:rsidTr="00512A1D">
        <w:trPr>
          <w:trHeight w:val="3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1BD729E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820" w:type="dxa"/>
            <w:vMerge w:val="restart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BE2FCB4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olidaridad</w:t>
            </w:r>
          </w:p>
        </w:tc>
        <w:tc>
          <w:tcPr>
            <w:tcW w:w="2540" w:type="dxa"/>
            <w:vMerge w:val="restart"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E054F0C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287" w:type="dxa"/>
            <w:vMerge w:val="restart"/>
            <w:tcBorders>
              <w:top w:val="single" w:sz="8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B6480A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93" w:type="dxa"/>
            <w:vMerge w:val="restart"/>
            <w:tcBorders>
              <w:top w:val="single" w:sz="8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7F688D2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2340" w:type="dxa"/>
            <w:gridSpan w:val="2"/>
            <w:tcBorders>
              <w:top w:val="single" w:sz="8" w:space="0" w:color="auto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17EB83F5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 jardín de todas</w:t>
            </w:r>
          </w:p>
        </w:tc>
      </w:tr>
      <w:tr w:rsidR="001E0E6B" w:rsidRPr="00625B23" w14:paraId="4472AB6C" w14:textId="77777777" w:rsidTr="00512A1D">
        <w:trPr>
          <w:trHeight w:val="3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915FED6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820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  <w:hideMark/>
          </w:tcPr>
          <w:p w14:paraId="1BDE23A6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540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  <w:hideMark/>
          </w:tcPr>
          <w:p w14:paraId="340A4ADB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287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nil"/>
            </w:tcBorders>
            <w:vAlign w:val="center"/>
            <w:hideMark/>
          </w:tcPr>
          <w:p w14:paraId="09E68C3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93" w:type="dxa"/>
            <w:vMerge/>
            <w:tcBorders>
              <w:top w:val="single" w:sz="8" w:space="0" w:color="auto"/>
              <w:left w:val="nil"/>
              <w:bottom w:val="nil"/>
              <w:right w:val="single" w:sz="12" w:space="0" w:color="auto"/>
            </w:tcBorders>
            <w:vAlign w:val="center"/>
            <w:hideMark/>
          </w:tcPr>
          <w:p w14:paraId="6C9D55CB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2340" w:type="dxa"/>
            <w:gridSpan w:val="2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6AF141B5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 Caracol Marino</w:t>
            </w:r>
          </w:p>
        </w:tc>
      </w:tr>
      <w:tr w:rsidR="001E0E6B" w:rsidRPr="00625B23" w14:paraId="5276CC95" w14:textId="77777777" w:rsidTr="00512A1D">
        <w:trPr>
          <w:trHeight w:val="3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E273302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 </w:t>
            </w:r>
          </w:p>
        </w:tc>
        <w:tc>
          <w:tcPr>
            <w:tcW w:w="1820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  <w:hideMark/>
          </w:tcPr>
          <w:p w14:paraId="40DCDFB1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540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single" w:sz="12" w:space="0" w:color="auto"/>
            </w:tcBorders>
            <w:vAlign w:val="center"/>
            <w:hideMark/>
          </w:tcPr>
          <w:p w14:paraId="747E6ED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287" w:type="dxa"/>
            <w:vMerge/>
            <w:tcBorders>
              <w:top w:val="single" w:sz="8" w:space="0" w:color="auto"/>
              <w:left w:val="single" w:sz="12" w:space="0" w:color="auto"/>
              <w:bottom w:val="nil"/>
              <w:right w:val="nil"/>
            </w:tcBorders>
            <w:vAlign w:val="center"/>
            <w:hideMark/>
          </w:tcPr>
          <w:p w14:paraId="316E999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93" w:type="dxa"/>
            <w:vMerge/>
            <w:tcBorders>
              <w:top w:val="single" w:sz="8" w:space="0" w:color="auto"/>
              <w:left w:val="nil"/>
              <w:bottom w:val="nil"/>
              <w:right w:val="single" w:sz="12" w:space="0" w:color="auto"/>
            </w:tcBorders>
            <w:vAlign w:val="center"/>
            <w:hideMark/>
          </w:tcPr>
          <w:p w14:paraId="7B067F3B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2340" w:type="dxa"/>
            <w:gridSpan w:val="2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434BEAA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1E0E6B" w:rsidRPr="00625B23" w14:paraId="0CCC13D9" w14:textId="77777777" w:rsidTr="00512A1D">
        <w:trPr>
          <w:trHeight w:val="62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29352E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Quintana Roo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8DF9160" w14:textId="77777777" w:rsidR="001E0E6B" w:rsidRPr="00625B23" w:rsidRDefault="001E0E6B" w:rsidP="00512A1D">
            <w:pPr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b/>
                <w:bCs/>
                <w:color w:val="000000"/>
              </w:rPr>
              <w:t> 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3D8F196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4B8B59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93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D1A971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2340" w:type="dxa"/>
            <w:gridSpan w:val="2"/>
            <w:tcBorders>
              <w:top w:val="nil"/>
              <w:left w:val="nil"/>
              <w:bottom w:val="single" w:sz="8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4022A977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a Ceiba "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comarket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"</w:t>
            </w:r>
          </w:p>
        </w:tc>
      </w:tr>
      <w:tr w:rsidR="001E0E6B" w:rsidRPr="00625B23" w14:paraId="6AB05A43" w14:textId="77777777" w:rsidTr="00512A1D">
        <w:trPr>
          <w:trHeight w:val="3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C22289A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vMerge w:val="restart"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57C5B56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ulum</w:t>
            </w:r>
          </w:p>
        </w:tc>
        <w:tc>
          <w:tcPr>
            <w:tcW w:w="2540" w:type="dxa"/>
            <w:vMerge w:val="restart"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EC8BF5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anguis Orgánico y Natural de Tulum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16949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93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210F8F2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340" w:type="dxa"/>
            <w:gridSpan w:val="2"/>
            <w:vMerge w:val="restart"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102B5D8B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po Tulum consciente</w:t>
            </w:r>
          </w:p>
        </w:tc>
      </w:tr>
      <w:tr w:rsidR="001E0E6B" w:rsidRPr="00625B23" w14:paraId="743F53B6" w14:textId="77777777" w:rsidTr="00512A1D">
        <w:trPr>
          <w:trHeight w:val="32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A83A219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vMerge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vAlign w:val="center"/>
            <w:hideMark/>
          </w:tcPr>
          <w:p w14:paraId="76EE3FD1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540" w:type="dxa"/>
            <w:vMerge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vAlign w:val="center"/>
            <w:hideMark/>
          </w:tcPr>
          <w:p w14:paraId="2D13319C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80" w:type="dxa"/>
            <w:gridSpan w:val="2"/>
            <w:tcBorders>
              <w:top w:val="nil"/>
              <w:left w:val="nil"/>
              <w:bottom w:val="single" w:sz="8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5462EAB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ahcab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ucuy </w:t>
            </w:r>
          </w:p>
        </w:tc>
        <w:tc>
          <w:tcPr>
            <w:tcW w:w="2340" w:type="dxa"/>
            <w:gridSpan w:val="2"/>
            <w:vMerge/>
            <w:tcBorders>
              <w:top w:val="single" w:sz="8" w:space="0" w:color="auto"/>
              <w:left w:val="single" w:sz="12" w:space="0" w:color="auto"/>
              <w:bottom w:val="single" w:sz="8" w:space="0" w:color="000000"/>
              <w:right w:val="single" w:sz="12" w:space="0" w:color="000000"/>
            </w:tcBorders>
            <w:vAlign w:val="center"/>
            <w:hideMark/>
          </w:tcPr>
          <w:p w14:paraId="71D42FEC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E0E6B" w:rsidRPr="00625B23" w14:paraId="69D67711" w14:textId="77777777" w:rsidTr="00512A1D">
        <w:trPr>
          <w:trHeight w:val="32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C7B6B5F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5D2F7E5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zumel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97D0AF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anguis Orgánico la Perlita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AB2D1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93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44AFD42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26DDF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89DD3E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40DB8BA1" w14:textId="77777777" w:rsidTr="00512A1D">
        <w:trPr>
          <w:trHeight w:val="3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3A2AB94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vMerge w:val="restart"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29D35E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uerto Morelos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4293F9A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uerto Morelos 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rket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9AD6C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93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FFEBDBD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1A34C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1A277D2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1F696A39" w14:textId="77777777" w:rsidTr="00512A1D">
        <w:trPr>
          <w:trHeight w:val="50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1887F3F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vMerge/>
            <w:tcBorders>
              <w:top w:val="nil"/>
              <w:left w:val="single" w:sz="12" w:space="0" w:color="auto"/>
              <w:bottom w:val="single" w:sz="8" w:space="0" w:color="000000"/>
              <w:right w:val="single" w:sz="12" w:space="0" w:color="auto"/>
            </w:tcBorders>
            <w:vAlign w:val="center"/>
            <w:hideMark/>
          </w:tcPr>
          <w:p w14:paraId="2C8672F9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CF58131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co feria Kermesse del trueque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69FA4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93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9B29E6D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749D61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8C66DA6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2ADEE0A6" w14:textId="77777777" w:rsidTr="00512A1D">
        <w:trPr>
          <w:trHeight w:val="32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2A1CDC48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03B8C40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rrillo Puerto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78041C6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'íiwik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cológico - cultural</w:t>
            </w:r>
          </w:p>
        </w:tc>
        <w:tc>
          <w:tcPr>
            <w:tcW w:w="148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0E68308F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tania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E1B998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3DD464E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555CBC22" w14:textId="77777777" w:rsidTr="00512A1D">
        <w:trPr>
          <w:trHeight w:val="480"/>
        </w:trPr>
        <w:tc>
          <w:tcPr>
            <w:tcW w:w="1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35D10A1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000000" w:fill="FFFFFF"/>
            <w:vAlign w:val="center"/>
            <w:hideMark/>
          </w:tcPr>
          <w:p w14:paraId="6453BF89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acalar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BE7DCCF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'íiwik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cológico -</w:t>
            </w:r>
          </w:p>
        </w:tc>
        <w:tc>
          <w:tcPr>
            <w:tcW w:w="148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090EDC9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Blanca Flor, Nuevo </w:t>
            </w:r>
            <w:proofErr w:type="gram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erusalén,  Guadalupe</w:t>
            </w:r>
            <w:proofErr w:type="gram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Victoria,  Buena Fe,  Buena Esperanza, Paraíso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A30B21F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92E040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2DB056FD" w14:textId="77777777" w:rsidTr="00512A1D">
        <w:trPr>
          <w:trHeight w:val="500"/>
        </w:trPr>
        <w:tc>
          <w:tcPr>
            <w:tcW w:w="154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1AA4468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  <w:r w:rsidRPr="00625B2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C0F44B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José María Morelos 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0CCE345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anguis Agroecológico Cultural José María Morelos</w:t>
            </w:r>
          </w:p>
        </w:tc>
        <w:tc>
          <w:tcPr>
            <w:tcW w:w="128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F37BB6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93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81C9F53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D193599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B2A37ED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76FDDC9D" w14:textId="77777777" w:rsidTr="00512A1D">
        <w:trPr>
          <w:trHeight w:val="520"/>
        </w:trPr>
        <w:tc>
          <w:tcPr>
            <w:tcW w:w="1540" w:type="dxa"/>
            <w:vMerge w:val="restart"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106043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ucatán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EDCD02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Valladolid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82A5304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ianguis Alternativo Valladolid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F9B0B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3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3ABBFA0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E333AA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D41F918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E0E6B" w:rsidRPr="00625B23" w14:paraId="56C8AE5D" w14:textId="77777777" w:rsidTr="00512A1D">
        <w:trPr>
          <w:trHeight w:val="48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04057D82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1AC8B1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érida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361BBCA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low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ood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rket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érida</w:t>
            </w:r>
          </w:p>
        </w:tc>
        <w:tc>
          <w:tcPr>
            <w:tcW w:w="128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6E0F92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3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458300D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2340" w:type="dxa"/>
            <w:gridSpan w:val="2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26383EA9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merciando como hermanos</w:t>
            </w:r>
          </w:p>
        </w:tc>
      </w:tr>
      <w:tr w:rsidR="001E0E6B" w:rsidRPr="00625B23" w14:paraId="3DC3C44D" w14:textId="77777777" w:rsidTr="00512A1D">
        <w:trPr>
          <w:trHeight w:val="30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6BD5FEDF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B9FB018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aní</w:t>
            </w:r>
          </w:p>
        </w:tc>
        <w:tc>
          <w:tcPr>
            <w:tcW w:w="2540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8333E99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28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F517B3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3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59AF6A2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75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F47F10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2BB7D54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4B8C6B5B" w14:textId="77777777" w:rsidTr="00512A1D">
        <w:trPr>
          <w:trHeight w:val="30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1A4E8E13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2AD290C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ekom</w:t>
            </w:r>
            <w:proofErr w:type="spellEnd"/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80C8966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FF84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5918B" w14:textId="77777777" w:rsidR="001E0E6B" w:rsidRPr="00625B23" w:rsidRDefault="001E0E6B" w:rsidP="00512A1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0D46CE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762275A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647DD985" w14:textId="77777777" w:rsidTr="00512A1D">
        <w:trPr>
          <w:trHeight w:val="30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64FF5CB8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394F6CE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emozón</w:t>
            </w:r>
            <w:proofErr w:type="spellEnd"/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4CD0F41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2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CF2952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93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B71209C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CB0D9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2196D2B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43D3B650" w14:textId="77777777" w:rsidTr="00512A1D">
        <w:trPr>
          <w:trHeight w:val="30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4B0EA76C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0C39A77D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ixméhuac</w:t>
            </w:r>
            <w:proofErr w:type="spellEnd"/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1ADB244E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480" w:type="dxa"/>
            <w:gridSpan w:val="2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640C7929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zutho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0F5E8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4D36A138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</w:tr>
      <w:tr w:rsidR="001E0E6B" w:rsidRPr="00625B23" w14:paraId="04C76486" w14:textId="77777777" w:rsidTr="00512A1D">
        <w:trPr>
          <w:trHeight w:val="30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2C05F427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B7454E1" w14:textId="77777777" w:rsidR="001E0E6B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hankom</w:t>
            </w:r>
            <w:proofErr w:type="spellEnd"/>
          </w:p>
          <w:p w14:paraId="38E93E57" w14:textId="77777777" w:rsidR="001E0E6B" w:rsidRPr="00A94F36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7095A28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480" w:type="dxa"/>
            <w:gridSpan w:val="2"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6CD4A677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copteil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031FB0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3E37189" w14:textId="77777777" w:rsidR="001E0E6B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  <w:p w14:paraId="5787835D" w14:textId="77777777" w:rsidR="001E0E6B" w:rsidRPr="00A94F36" w:rsidRDefault="001E0E6B" w:rsidP="00512A1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E0E6B" w:rsidRPr="00625B23" w14:paraId="66A65B2E" w14:textId="77777777" w:rsidTr="00512A1D">
        <w:trPr>
          <w:trHeight w:val="320"/>
        </w:trPr>
        <w:tc>
          <w:tcPr>
            <w:tcW w:w="1540" w:type="dxa"/>
            <w:vMerge/>
            <w:tcBorders>
              <w:top w:val="nil"/>
              <w:left w:val="single" w:sz="12" w:space="0" w:color="auto"/>
              <w:bottom w:val="single" w:sz="12" w:space="0" w:color="000000"/>
              <w:right w:val="single" w:sz="12" w:space="0" w:color="auto"/>
            </w:tcBorders>
            <w:vAlign w:val="center"/>
            <w:hideMark/>
          </w:tcPr>
          <w:p w14:paraId="70682512" w14:textId="77777777" w:rsidR="001E0E6B" w:rsidRPr="00625B23" w:rsidRDefault="001E0E6B" w:rsidP="00512A1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66630CD0" w14:textId="77777777" w:rsidR="001E0E6B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to</w:t>
            </w:r>
          </w:p>
          <w:p w14:paraId="00EF6959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holul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540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BA93061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480" w:type="dxa"/>
            <w:gridSpan w:val="2"/>
            <w:tcBorders>
              <w:top w:val="nil"/>
              <w:left w:val="nil"/>
              <w:bottom w:val="single" w:sz="12" w:space="0" w:color="auto"/>
              <w:right w:val="single" w:sz="12" w:space="0" w:color="000000"/>
            </w:tcBorders>
            <w:shd w:val="clear" w:color="auto" w:fill="auto"/>
            <w:vAlign w:val="center"/>
            <w:hideMark/>
          </w:tcPr>
          <w:p w14:paraId="24B1EA29" w14:textId="77777777" w:rsidR="001E0E6B" w:rsidRPr="00625B23" w:rsidRDefault="001E0E6B" w:rsidP="00512A1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proofErr w:type="spellStart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axcopil</w:t>
            </w:r>
            <w:proofErr w:type="spellEnd"/>
            <w:r w:rsidRPr="00625B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7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870DBB8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7CA9FDDA" w14:textId="77777777" w:rsidR="001E0E6B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625B23">
              <w:rPr>
                <w:rFonts w:ascii="Cambria" w:eastAsia="Times New Roman" w:hAnsi="Cambria" w:cs="Times New Roman"/>
                <w:color w:val="000000"/>
              </w:rPr>
              <w:t> </w:t>
            </w:r>
          </w:p>
          <w:p w14:paraId="207C967F" w14:textId="77777777" w:rsidR="001E0E6B" w:rsidRPr="00625B23" w:rsidRDefault="001E0E6B" w:rsidP="00512A1D">
            <w:pPr>
              <w:rPr>
                <w:rFonts w:ascii="Cambria" w:eastAsia="Times New Roman" w:hAnsi="Cambria" w:cs="Times New Roman"/>
                <w:color w:val="000000"/>
              </w:rPr>
            </w:pPr>
            <w:r w:rsidRPr="008E2E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lectivo Mil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</w:t>
            </w:r>
          </w:p>
        </w:tc>
      </w:tr>
    </w:tbl>
    <w:p w14:paraId="0F00D218" w14:textId="77777777" w:rsidR="00441EAF" w:rsidRDefault="00441EAF" w:rsidP="00441EAF">
      <w:pPr>
        <w:spacing w:line="276" w:lineRule="auto"/>
        <w:ind w:firstLine="360"/>
        <w:jc w:val="both"/>
        <w:rPr>
          <w:rFonts w:ascii="Times New Roman" w:hAnsi="Times New Roman"/>
          <w:color w:val="000000"/>
          <w:sz w:val="20"/>
          <w:szCs w:val="20"/>
        </w:rPr>
      </w:pPr>
      <w:r w:rsidRPr="00C54105">
        <w:rPr>
          <w:rFonts w:ascii="Times New Roman" w:hAnsi="Times New Roman"/>
          <w:sz w:val="20"/>
          <w:szCs w:val="20"/>
        </w:rPr>
        <w:t xml:space="preserve">Notas: *1. </w:t>
      </w:r>
      <w:r>
        <w:rPr>
          <w:rFonts w:ascii="Times New Roman" w:hAnsi="Times New Roman"/>
          <w:sz w:val="20"/>
          <w:szCs w:val="20"/>
        </w:rPr>
        <w:t xml:space="preserve">El </w:t>
      </w:r>
      <w:r>
        <w:rPr>
          <w:rFonts w:ascii="Times New Roman" w:hAnsi="Times New Roman"/>
          <w:color w:val="000000"/>
          <w:sz w:val="20"/>
          <w:szCs w:val="20"/>
        </w:rPr>
        <w:t>Comité Peninsular de s</w:t>
      </w:r>
      <w:r w:rsidRPr="00C54105">
        <w:rPr>
          <w:rFonts w:ascii="Times New Roman" w:hAnsi="Times New Roman"/>
          <w:color w:val="000000"/>
          <w:sz w:val="20"/>
          <w:szCs w:val="20"/>
        </w:rPr>
        <w:t>emillas</w:t>
      </w:r>
      <w:r>
        <w:rPr>
          <w:rFonts w:ascii="Times New Roman" w:hAnsi="Times New Roman"/>
          <w:color w:val="000000"/>
          <w:sz w:val="20"/>
          <w:szCs w:val="20"/>
        </w:rPr>
        <w:t xml:space="preserve"> está constituido por distintos comités micro-regionales </w:t>
      </w:r>
    </w:p>
    <w:p w14:paraId="2D88A256" w14:textId="77777777" w:rsidR="00441EAF" w:rsidRPr="00C54105" w:rsidRDefault="00441EAF" w:rsidP="00441EAF">
      <w:pPr>
        <w:spacing w:line="276" w:lineRule="auto"/>
        <w:ind w:left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color w:val="000000"/>
          <w:sz w:val="20"/>
          <w:szCs w:val="20"/>
        </w:rPr>
        <w:t>que</w:t>
      </w:r>
      <w:r w:rsidRPr="00C54105">
        <w:rPr>
          <w:rFonts w:ascii="Times New Roman" w:hAnsi="Times New Roman"/>
          <w:color w:val="000000"/>
          <w:sz w:val="20"/>
          <w:szCs w:val="20"/>
        </w:rPr>
        <w:t xml:space="preserve"> organiza</w:t>
      </w:r>
      <w:r>
        <w:rPr>
          <w:rFonts w:ascii="Times New Roman" w:hAnsi="Times New Roman"/>
          <w:color w:val="000000"/>
          <w:sz w:val="20"/>
          <w:szCs w:val="20"/>
        </w:rPr>
        <w:t>n</w:t>
      </w:r>
      <w:r w:rsidRPr="00C54105">
        <w:rPr>
          <w:rFonts w:ascii="Times New Roman" w:hAnsi="Times New Roman"/>
          <w:color w:val="000000"/>
          <w:sz w:val="20"/>
          <w:szCs w:val="20"/>
        </w:rPr>
        <w:t xml:space="preserve"> ferias y fiestas de semillas en distintas </w:t>
      </w:r>
      <w:r>
        <w:rPr>
          <w:rFonts w:ascii="Times New Roman" w:hAnsi="Times New Roman"/>
          <w:color w:val="000000"/>
          <w:sz w:val="20"/>
          <w:szCs w:val="20"/>
        </w:rPr>
        <w:t xml:space="preserve">comunidades del poniente de Bacalar y el municipio de Felipe Carrillo Puerto, en el Estado de Quintana Roo, en el sur y sur-poniente de Yucatán, (sobre todo en el municipio y comunidades de </w:t>
      </w:r>
      <w:proofErr w:type="spellStart"/>
      <w:r>
        <w:rPr>
          <w:rFonts w:ascii="Times New Roman" w:hAnsi="Times New Roman"/>
          <w:color w:val="000000"/>
          <w:sz w:val="20"/>
          <w:szCs w:val="20"/>
        </w:rPr>
        <w:t>Tixméhuac</w:t>
      </w:r>
      <w:proofErr w:type="spellEnd"/>
      <w:r>
        <w:rPr>
          <w:rFonts w:ascii="Times New Roman" w:hAnsi="Times New Roman"/>
          <w:color w:val="000000"/>
          <w:sz w:val="20"/>
          <w:szCs w:val="20"/>
        </w:rPr>
        <w:t xml:space="preserve">) y del Municipio de </w:t>
      </w:r>
      <w:proofErr w:type="spellStart"/>
      <w:r>
        <w:rPr>
          <w:rFonts w:ascii="Times New Roman" w:hAnsi="Times New Roman"/>
          <w:color w:val="000000"/>
          <w:sz w:val="20"/>
          <w:szCs w:val="20"/>
        </w:rPr>
        <w:t>Hopelchen</w:t>
      </w:r>
      <w:proofErr w:type="spellEnd"/>
      <w:r>
        <w:rPr>
          <w:rFonts w:ascii="Times New Roman" w:hAnsi="Times New Roman"/>
          <w:color w:val="000000"/>
          <w:sz w:val="20"/>
          <w:szCs w:val="20"/>
        </w:rPr>
        <w:t xml:space="preserve"> en el Estado de Campeche</w:t>
      </w:r>
      <w:r>
        <w:rPr>
          <w:rFonts w:ascii="Times New Roman" w:hAnsi="Times New Roman"/>
          <w:color w:val="000000"/>
        </w:rPr>
        <w:t>.</w:t>
      </w:r>
    </w:p>
    <w:p w14:paraId="6DC878E2" w14:textId="77777777" w:rsidR="00441EAF" w:rsidRDefault="00441EAF" w:rsidP="00441EAF">
      <w:pPr>
        <w:spacing w:line="276" w:lineRule="auto"/>
        <w:ind w:left="360"/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*2. </w:t>
      </w:r>
      <w:r w:rsidRPr="00EA38BC">
        <w:rPr>
          <w:rFonts w:ascii="Times New Roman" w:hAnsi="Times New Roman"/>
          <w:sz w:val="20"/>
          <w:szCs w:val="20"/>
        </w:rPr>
        <w:t xml:space="preserve">Hay indicios de creación de mercados en Peto y </w:t>
      </w:r>
      <w:proofErr w:type="spellStart"/>
      <w:r w:rsidRPr="00EA38BC">
        <w:rPr>
          <w:rFonts w:ascii="Times New Roman" w:hAnsi="Times New Roman"/>
          <w:sz w:val="20"/>
          <w:szCs w:val="20"/>
        </w:rPr>
        <w:t>Yokdzonot</w:t>
      </w:r>
      <w:proofErr w:type="spellEnd"/>
      <w:r w:rsidRPr="00EA38BC">
        <w:rPr>
          <w:rFonts w:ascii="Times New Roman" w:hAnsi="Times New Roman"/>
          <w:sz w:val="20"/>
          <w:szCs w:val="20"/>
        </w:rPr>
        <w:t xml:space="preserve">, sin </w:t>
      </w:r>
      <w:proofErr w:type="gramStart"/>
      <w:r w:rsidRPr="00EA38BC">
        <w:rPr>
          <w:rFonts w:ascii="Times New Roman" w:hAnsi="Times New Roman"/>
          <w:sz w:val="20"/>
          <w:szCs w:val="20"/>
        </w:rPr>
        <w:t>embargo</w:t>
      </w:r>
      <w:proofErr w:type="gramEnd"/>
      <w:r w:rsidRPr="00EA38BC">
        <w:rPr>
          <w:rFonts w:ascii="Times New Roman" w:hAnsi="Times New Roman"/>
          <w:sz w:val="20"/>
          <w:szCs w:val="20"/>
        </w:rPr>
        <w:t xml:space="preserve"> hasta el momento no se han concretado.</w:t>
      </w:r>
    </w:p>
    <w:p w14:paraId="3ED2666B" w14:textId="77777777" w:rsidR="00441EAF" w:rsidRDefault="00441EAF" w:rsidP="00441EAF">
      <w:pPr>
        <w:spacing w:line="276" w:lineRule="auto"/>
        <w:ind w:left="360"/>
        <w:jc w:val="both"/>
        <w:rPr>
          <w:rFonts w:ascii="Times New Roman" w:hAnsi="Times New Roman"/>
          <w:sz w:val="20"/>
          <w:szCs w:val="20"/>
        </w:rPr>
      </w:pPr>
      <w:r w:rsidRPr="00CA3501">
        <w:rPr>
          <w:rFonts w:ascii="Times New Roman" w:hAnsi="Times New Roman"/>
          <w:sz w:val="20"/>
          <w:szCs w:val="20"/>
        </w:rPr>
        <w:t xml:space="preserve">Fuente: Elaboración propia </w:t>
      </w:r>
      <w:r>
        <w:rPr>
          <w:rFonts w:ascii="Times New Roman" w:hAnsi="Times New Roman"/>
          <w:sz w:val="20"/>
          <w:szCs w:val="20"/>
        </w:rPr>
        <w:t>con base en trabajo de campo</w:t>
      </w:r>
      <w:r w:rsidRPr="00CA3501">
        <w:rPr>
          <w:rStyle w:val="Refdenotaalpie"/>
          <w:rFonts w:ascii="Times New Roman" w:hAnsi="Times New Roman"/>
          <w:sz w:val="20"/>
          <w:szCs w:val="20"/>
        </w:rPr>
        <w:footnoteReference w:id="1"/>
      </w:r>
      <w:r w:rsidRPr="00CA3501">
        <w:rPr>
          <w:rFonts w:ascii="Times New Roman" w:hAnsi="Times New Roman"/>
          <w:sz w:val="20"/>
          <w:szCs w:val="20"/>
        </w:rPr>
        <w:t>.</w:t>
      </w:r>
    </w:p>
    <w:p w14:paraId="1704D3C6" w14:textId="77777777" w:rsidR="001E0E6B" w:rsidRPr="00441EAF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eastAsia="ar-SA"/>
        </w:rPr>
      </w:pPr>
    </w:p>
    <w:p w14:paraId="2F3D0129" w14:textId="77777777" w:rsidR="001E0E6B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52625E81" w14:textId="35FD0DF3" w:rsidR="001E0E6B" w:rsidRPr="008B61E7" w:rsidRDefault="001E0E6B" w:rsidP="001E0E6B">
      <w:pPr>
        <w:spacing w:line="360" w:lineRule="auto"/>
        <w:jc w:val="center"/>
        <w:rPr>
          <w:rFonts w:ascii="Times New Roman" w:hAnsi="Times New Roman"/>
          <w:b/>
        </w:rPr>
      </w:pPr>
      <w:r w:rsidRPr="008B61E7">
        <w:rPr>
          <w:rFonts w:ascii="Times New Roman" w:hAnsi="Times New Roman"/>
          <w:b/>
        </w:rPr>
        <w:t xml:space="preserve">Mapa 1. Ubicación de los nodos </w:t>
      </w:r>
      <w:r>
        <w:rPr>
          <w:rFonts w:ascii="Times New Roman" w:hAnsi="Times New Roman"/>
          <w:b/>
        </w:rPr>
        <w:t>alimentario</w:t>
      </w:r>
      <w:r w:rsidRPr="008B61E7">
        <w:rPr>
          <w:rFonts w:ascii="Times New Roman" w:hAnsi="Times New Roman"/>
          <w:b/>
        </w:rPr>
        <w:t xml:space="preserve">s en </w:t>
      </w:r>
      <w:r>
        <w:rPr>
          <w:rFonts w:ascii="Times New Roman" w:hAnsi="Times New Roman"/>
          <w:b/>
        </w:rPr>
        <w:t xml:space="preserve">Quintana Roo y </w:t>
      </w:r>
      <w:r w:rsidRPr="008B61E7">
        <w:rPr>
          <w:rFonts w:ascii="Times New Roman" w:hAnsi="Times New Roman"/>
          <w:b/>
        </w:rPr>
        <w:t>Yucatán</w:t>
      </w:r>
      <w:r>
        <w:rPr>
          <w:rFonts w:ascii="Times New Roman" w:hAnsi="Times New Roman"/>
          <w:b/>
        </w:rPr>
        <w:t>, 2016.</w:t>
      </w:r>
    </w:p>
    <w:p w14:paraId="22D06830" w14:textId="77777777" w:rsidR="001E0E6B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  <w:r w:rsidRPr="00FA0B42">
        <w:rPr>
          <w:noProof/>
          <w:lang w:eastAsia="es-ES_tradnl"/>
        </w:rPr>
        <w:drawing>
          <wp:inline distT="0" distB="0" distL="0" distR="0" wp14:anchorId="29665AC9" wp14:editId="56B594AE">
            <wp:extent cx="5144135" cy="3858102"/>
            <wp:effectExtent l="0" t="0" r="0" b="3175"/>
            <wp:docPr id="7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4539" cy="3858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9EEAD4" w14:textId="63E3544D" w:rsidR="00441EAF" w:rsidRPr="00CA3501" w:rsidRDefault="00441EAF" w:rsidP="00441EAF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CA3501">
        <w:rPr>
          <w:rFonts w:ascii="Times New Roman" w:hAnsi="Times New Roman"/>
          <w:sz w:val="20"/>
          <w:szCs w:val="20"/>
        </w:rPr>
        <w:t>Fuente: Elaboración propia a partir de trabajo de campo</w:t>
      </w:r>
      <w:r>
        <w:rPr>
          <w:rFonts w:ascii="Times New Roman" w:hAnsi="Times New Roman"/>
          <w:sz w:val="20"/>
          <w:szCs w:val="20"/>
        </w:rPr>
        <w:t>, 2016</w:t>
      </w:r>
    </w:p>
    <w:p w14:paraId="6A589D96" w14:textId="77777777" w:rsidR="001E0E6B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eastAsia="ar-SA"/>
        </w:rPr>
      </w:pPr>
    </w:p>
    <w:p w14:paraId="32DEB61D" w14:textId="77777777" w:rsidR="007029AE" w:rsidRDefault="007029AE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64A28351" w14:textId="4EFDDEE8" w:rsidR="001E0E6B" w:rsidRPr="00FF637F" w:rsidRDefault="007029AE" w:rsidP="001E0E6B">
      <w:pPr>
        <w:spacing w:line="360" w:lineRule="auto"/>
        <w:jc w:val="center"/>
        <w:rPr>
          <w:rFonts w:ascii="Times New Roman" w:hAnsi="Times New Roman"/>
          <w:b/>
          <w:lang w:val="es-ES"/>
        </w:rPr>
      </w:pPr>
      <w:r>
        <w:rPr>
          <w:rFonts w:ascii="Times New Roman" w:hAnsi="Times New Roman"/>
          <w:b/>
          <w:lang w:val="es-ES"/>
        </w:rPr>
        <w:t>Figura</w:t>
      </w:r>
      <w:r w:rsidR="001E0E6B" w:rsidRPr="00FF637F">
        <w:rPr>
          <w:rFonts w:ascii="Times New Roman" w:hAnsi="Times New Roman"/>
          <w:b/>
          <w:lang w:val="es-ES"/>
        </w:rPr>
        <w:t xml:space="preserve"> 1: Circuitos cortos identificados en Quintana Roo y Yucatán, 2016.</w:t>
      </w:r>
    </w:p>
    <w:p w14:paraId="01321D1E" w14:textId="77777777" w:rsidR="00441EAF" w:rsidRDefault="00441EAF" w:rsidP="00441EAF">
      <w:pPr>
        <w:spacing w:line="360" w:lineRule="auto"/>
        <w:jc w:val="both"/>
        <w:rPr>
          <w:rFonts w:ascii="Times New Roman" w:hAnsi="Times New Roman"/>
          <w:sz w:val="22"/>
        </w:rPr>
      </w:pPr>
      <w:r w:rsidRPr="0071076F">
        <w:rPr>
          <w:rFonts w:ascii="Times New Roman" w:hAnsi="Times New Roman"/>
          <w:sz w:val="22"/>
        </w:rPr>
        <w:t>Fuente:</w:t>
      </w:r>
      <w:r>
        <w:rPr>
          <w:rFonts w:ascii="Times New Roman" w:hAnsi="Times New Roman"/>
          <w:sz w:val="22"/>
        </w:rPr>
        <w:t xml:space="preserve"> </w:t>
      </w:r>
      <w:r w:rsidRPr="0071076F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E</w:t>
      </w:r>
      <w:r w:rsidRPr="0071076F">
        <w:rPr>
          <w:rFonts w:ascii="Times New Roman" w:hAnsi="Times New Roman"/>
          <w:sz w:val="22"/>
        </w:rPr>
        <w:t>laboración propia a partir de trabajo de campo, 2016.</w:t>
      </w:r>
    </w:p>
    <w:p w14:paraId="4994B5FB" w14:textId="77777777" w:rsidR="001E0E6B" w:rsidRDefault="001E0E6B" w:rsidP="001E0E6B">
      <w:pPr>
        <w:spacing w:line="360" w:lineRule="auto"/>
        <w:jc w:val="both"/>
        <w:rPr>
          <w:rFonts w:ascii="Times New Roman" w:hAnsi="Times New Roman"/>
          <w:lang w:val="es-ES"/>
        </w:rPr>
      </w:pPr>
      <w:r w:rsidRPr="009E1CBA">
        <w:rPr>
          <w:rFonts w:ascii="Times New Roman" w:hAnsi="Times New Roman"/>
          <w:noProof/>
          <w:lang w:eastAsia="es-ES_tradnl"/>
        </w:rPr>
        <w:drawing>
          <wp:inline distT="0" distB="0" distL="0" distR="0" wp14:anchorId="0F15B1E1" wp14:editId="4E55AFF9">
            <wp:extent cx="5085859" cy="3084195"/>
            <wp:effectExtent l="0" t="0" r="0" b="0"/>
            <wp:docPr id="15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144"/>
                    <a:stretch/>
                  </pic:blipFill>
                  <pic:spPr bwMode="auto">
                    <a:xfrm>
                      <a:off x="0" y="0"/>
                      <a:ext cx="5086458" cy="3084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93B1C8" w14:textId="77777777" w:rsidR="00441EAF" w:rsidRDefault="00441EAF" w:rsidP="00441EAF">
      <w:pPr>
        <w:spacing w:line="360" w:lineRule="auto"/>
        <w:jc w:val="both"/>
        <w:rPr>
          <w:rFonts w:ascii="Times New Roman" w:hAnsi="Times New Roman"/>
          <w:sz w:val="22"/>
        </w:rPr>
      </w:pPr>
      <w:r w:rsidRPr="0071076F">
        <w:rPr>
          <w:rFonts w:ascii="Times New Roman" w:hAnsi="Times New Roman"/>
          <w:sz w:val="22"/>
        </w:rPr>
        <w:t>Fuente:</w:t>
      </w:r>
      <w:r>
        <w:rPr>
          <w:rFonts w:ascii="Times New Roman" w:hAnsi="Times New Roman"/>
          <w:sz w:val="22"/>
        </w:rPr>
        <w:t xml:space="preserve"> </w:t>
      </w:r>
      <w:r w:rsidRPr="0071076F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E</w:t>
      </w:r>
      <w:r w:rsidRPr="0071076F">
        <w:rPr>
          <w:rFonts w:ascii="Times New Roman" w:hAnsi="Times New Roman"/>
          <w:sz w:val="22"/>
        </w:rPr>
        <w:t>laboración propia a partir de trabajo de campo, 2016.</w:t>
      </w:r>
    </w:p>
    <w:p w14:paraId="69164C2D" w14:textId="77777777" w:rsidR="001E0E6B" w:rsidRPr="00441EAF" w:rsidRDefault="001E0E6B" w:rsidP="001E0E6B">
      <w:pPr>
        <w:spacing w:line="360" w:lineRule="auto"/>
        <w:jc w:val="both"/>
        <w:rPr>
          <w:rFonts w:ascii="Times New Roman" w:hAnsi="Times New Roman"/>
        </w:rPr>
      </w:pPr>
    </w:p>
    <w:p w14:paraId="17754D11" w14:textId="77777777" w:rsidR="001E0E6B" w:rsidRDefault="001E0E6B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F18341B" w14:textId="77777777" w:rsidR="00441EAF" w:rsidRDefault="00441EAF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4FD474F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3A57433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1D677B7B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5F8E4F1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5873C16C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6BD03E33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EEF0EEF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41CA996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7AA2B342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4EC3EE07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4D8F508B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E11C1B6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DD3197B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A1A3C2D" w14:textId="24A3018D" w:rsidR="001E0E6B" w:rsidRDefault="007029AE" w:rsidP="001E0E6B">
      <w:pPr>
        <w:spacing w:line="36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Figura</w:t>
      </w:r>
      <w:r w:rsidR="001E0E6B">
        <w:rPr>
          <w:rFonts w:ascii="Times New Roman" w:hAnsi="Times New Roman"/>
          <w:b/>
        </w:rPr>
        <w:t xml:space="preserve"> 2. Sujetos y actores sociales que participan del nodo alimentario</w:t>
      </w:r>
    </w:p>
    <w:p w14:paraId="2B834A43" w14:textId="77777777" w:rsidR="001E0E6B" w:rsidRPr="008B61E7" w:rsidRDefault="001E0E6B" w:rsidP="001E0E6B">
      <w:pPr>
        <w:spacing w:line="360" w:lineRule="auto"/>
        <w:jc w:val="center"/>
        <w:rPr>
          <w:rFonts w:ascii="Times New Roman" w:hAnsi="Times New Roman"/>
          <w:b/>
        </w:rPr>
      </w:pPr>
    </w:p>
    <w:p w14:paraId="66C4C3DB" w14:textId="77777777" w:rsidR="001E0E6B" w:rsidRPr="008B61E7" w:rsidRDefault="001E0E6B" w:rsidP="001E0E6B">
      <w:pPr>
        <w:spacing w:line="360" w:lineRule="auto"/>
        <w:jc w:val="both"/>
        <w:rPr>
          <w:rFonts w:ascii="Times New Roman" w:hAnsi="Times New Roman"/>
        </w:rPr>
      </w:pPr>
      <w:r w:rsidRPr="003A3D96">
        <w:rPr>
          <w:rFonts w:ascii="Times New Roman" w:hAnsi="Times New Roman"/>
          <w:noProof/>
          <w:lang w:eastAsia="es-ES_tradnl"/>
        </w:rPr>
        <w:drawing>
          <wp:inline distT="0" distB="0" distL="0" distR="0" wp14:anchorId="484CB5E1" wp14:editId="41EA4B16">
            <wp:extent cx="5396230" cy="4047173"/>
            <wp:effectExtent l="0" t="0" r="0" b="0"/>
            <wp:docPr id="5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047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81EEB" w14:textId="77777777" w:rsidR="00785517" w:rsidRDefault="00785517" w:rsidP="00441EAF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7125769A" w14:textId="77777777" w:rsidR="00441EAF" w:rsidRPr="00CA3501" w:rsidRDefault="00441EAF" w:rsidP="00441EAF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CA3501">
        <w:rPr>
          <w:rFonts w:ascii="Times New Roman" w:hAnsi="Times New Roman"/>
          <w:sz w:val="20"/>
          <w:szCs w:val="20"/>
        </w:rPr>
        <w:t>Fuente: Elaboración propia a partir de trabajo de campo</w:t>
      </w:r>
      <w:r>
        <w:rPr>
          <w:rFonts w:ascii="Times New Roman" w:hAnsi="Times New Roman"/>
          <w:sz w:val="20"/>
          <w:szCs w:val="20"/>
        </w:rPr>
        <w:t>, 2016.</w:t>
      </w:r>
    </w:p>
    <w:p w14:paraId="259A8865" w14:textId="77777777" w:rsidR="001E0E6B" w:rsidRDefault="001E0E6B" w:rsidP="001E0E6B">
      <w:pPr>
        <w:spacing w:line="360" w:lineRule="auto"/>
        <w:jc w:val="both"/>
        <w:rPr>
          <w:rFonts w:ascii="Times New Roman" w:hAnsi="Times New Roman"/>
        </w:rPr>
      </w:pPr>
    </w:p>
    <w:p w14:paraId="4543EC01" w14:textId="77777777" w:rsidR="00441EAF" w:rsidRDefault="00441EAF" w:rsidP="001E0E6B">
      <w:pPr>
        <w:spacing w:line="360" w:lineRule="auto"/>
        <w:jc w:val="both"/>
        <w:rPr>
          <w:rFonts w:ascii="Times New Roman" w:hAnsi="Times New Roman"/>
        </w:rPr>
      </w:pPr>
    </w:p>
    <w:p w14:paraId="59C1B828" w14:textId="77777777" w:rsidR="00441EAF" w:rsidRPr="008B61E7" w:rsidRDefault="00441EAF" w:rsidP="001E0E6B">
      <w:pPr>
        <w:spacing w:line="360" w:lineRule="auto"/>
        <w:jc w:val="both"/>
        <w:rPr>
          <w:rFonts w:ascii="Times New Roman" w:hAnsi="Times New Roman"/>
        </w:rPr>
      </w:pPr>
    </w:p>
    <w:p w14:paraId="346F4A62" w14:textId="77777777" w:rsidR="001E0E6B" w:rsidRDefault="001E0E6B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76853C67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706B2883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59FE1569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38845AC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1DE599E0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0C4CD74F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7AEC9643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614D7AC1" w14:textId="77777777" w:rsidR="007029AE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4D9F2500" w14:textId="77777777" w:rsidR="007029AE" w:rsidRPr="008B61E7" w:rsidRDefault="007029AE" w:rsidP="001E0E6B">
      <w:pPr>
        <w:spacing w:line="360" w:lineRule="auto"/>
        <w:jc w:val="both"/>
        <w:rPr>
          <w:rFonts w:ascii="Times New Roman" w:hAnsi="Times New Roman"/>
          <w:lang w:val="es-ES"/>
        </w:rPr>
      </w:pPr>
    </w:p>
    <w:p w14:paraId="2C855437" w14:textId="30390C2C" w:rsidR="001E0E6B" w:rsidRPr="00A1055B" w:rsidRDefault="007029AE" w:rsidP="001E0E6B">
      <w:pPr>
        <w:spacing w:line="36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Figura</w:t>
      </w:r>
      <w:r w:rsidR="001E0E6B">
        <w:rPr>
          <w:rFonts w:ascii="Times New Roman" w:hAnsi="Times New Roman"/>
          <w:b/>
        </w:rPr>
        <w:t xml:space="preserve"> 3</w:t>
      </w:r>
      <w:r w:rsidR="001E0E6B" w:rsidRPr="00A1055B">
        <w:rPr>
          <w:rFonts w:ascii="Times New Roman" w:hAnsi="Times New Roman"/>
          <w:b/>
        </w:rPr>
        <w:t>. Unidades temáticas coincidentes en los nodos.</w:t>
      </w:r>
    </w:p>
    <w:p w14:paraId="11FC87D1" w14:textId="77777777" w:rsidR="001E0E6B" w:rsidRPr="008B61E7" w:rsidRDefault="001E0E6B" w:rsidP="001E0E6B">
      <w:pPr>
        <w:spacing w:line="360" w:lineRule="auto"/>
        <w:jc w:val="both"/>
        <w:rPr>
          <w:rFonts w:ascii="Times New Roman" w:hAnsi="Times New Roman"/>
        </w:rPr>
      </w:pPr>
    </w:p>
    <w:p w14:paraId="1FF31B7E" w14:textId="77777777" w:rsidR="001E0E6B" w:rsidRPr="008B61E7" w:rsidRDefault="001E0E6B" w:rsidP="001E0E6B">
      <w:pPr>
        <w:spacing w:line="360" w:lineRule="auto"/>
        <w:jc w:val="both"/>
        <w:rPr>
          <w:rFonts w:ascii="Times New Roman" w:hAnsi="Times New Roman"/>
        </w:rPr>
      </w:pPr>
      <w:r w:rsidRPr="003D47D3">
        <w:rPr>
          <w:rFonts w:ascii="Times New Roman" w:hAnsi="Times New Roman"/>
          <w:noProof/>
          <w:lang w:eastAsia="es-ES_tradnl"/>
        </w:rPr>
        <w:drawing>
          <wp:inline distT="0" distB="0" distL="0" distR="0" wp14:anchorId="544F565E" wp14:editId="02B14A04">
            <wp:extent cx="5395595" cy="2514474"/>
            <wp:effectExtent l="0" t="0" r="0" b="635"/>
            <wp:docPr id="8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261" b="20602"/>
                    <a:stretch/>
                  </pic:blipFill>
                  <pic:spPr bwMode="auto">
                    <a:xfrm>
                      <a:off x="0" y="0"/>
                      <a:ext cx="5396230" cy="2514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C19DBE" w14:textId="77777777" w:rsidR="00441EAF" w:rsidRPr="0006273D" w:rsidRDefault="00441EAF" w:rsidP="00441EAF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CA3501">
        <w:rPr>
          <w:rFonts w:ascii="Times New Roman" w:hAnsi="Times New Roman"/>
          <w:sz w:val="20"/>
          <w:szCs w:val="20"/>
        </w:rPr>
        <w:t>Fuente: Elaboración propia a partir de trabajo de campo, 2016.</w:t>
      </w:r>
    </w:p>
    <w:p w14:paraId="4C727DF3" w14:textId="77777777" w:rsidR="001E0E6B" w:rsidRPr="00441EAF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eastAsia="ar-SA"/>
        </w:rPr>
      </w:pPr>
    </w:p>
    <w:p w14:paraId="5F56B090" w14:textId="77777777" w:rsidR="001E0E6B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1BC063A0" w14:textId="40810228" w:rsidR="001E0E6B" w:rsidRPr="00023300" w:rsidRDefault="007029AE" w:rsidP="001E0E6B">
      <w:pPr>
        <w:spacing w:line="36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Figura</w:t>
      </w:r>
      <w:r w:rsidR="001E0E6B">
        <w:rPr>
          <w:rFonts w:ascii="Times New Roman" w:hAnsi="Times New Roman"/>
          <w:b/>
        </w:rPr>
        <w:t xml:space="preserve"> 4.</w:t>
      </w:r>
      <w:r w:rsidR="001E0E6B" w:rsidRPr="00A1055B">
        <w:rPr>
          <w:rFonts w:ascii="Times New Roman" w:hAnsi="Times New Roman"/>
          <w:b/>
        </w:rPr>
        <w:t xml:space="preserve"> Las problemáticas coincidentes en los nodos</w:t>
      </w:r>
    </w:p>
    <w:p w14:paraId="3EBAA666" w14:textId="77777777" w:rsidR="001E0E6B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  <w:r w:rsidRPr="00165B61">
        <w:rPr>
          <w:rFonts w:ascii="Times New Roman" w:hAnsi="Times New Roman"/>
          <w:noProof/>
          <w:lang w:eastAsia="es-ES_tradnl"/>
        </w:rPr>
        <w:drawing>
          <wp:inline distT="0" distB="0" distL="0" distR="0" wp14:anchorId="66712436" wp14:editId="1D8724A2">
            <wp:extent cx="5395595" cy="2905760"/>
            <wp:effectExtent l="0" t="0" r="0" b="0"/>
            <wp:docPr id="3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562" b="13633"/>
                    <a:stretch/>
                  </pic:blipFill>
                  <pic:spPr bwMode="auto">
                    <a:xfrm>
                      <a:off x="0" y="0"/>
                      <a:ext cx="5396230" cy="29061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8E7684" w14:textId="5DAC03A0" w:rsidR="001E0E6B" w:rsidRDefault="00441EAF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  <w:r w:rsidRPr="00CA3501">
        <w:rPr>
          <w:rFonts w:ascii="Times New Roman" w:hAnsi="Times New Roman"/>
          <w:sz w:val="20"/>
          <w:szCs w:val="20"/>
        </w:rPr>
        <w:t>Fuente: Elaboración propia a partir de trabajo de campo, noviembre 2016.</w:t>
      </w:r>
    </w:p>
    <w:p w14:paraId="74CD5318" w14:textId="77777777" w:rsidR="00441EAF" w:rsidRDefault="00441EAF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6D5B430B" w14:textId="77777777" w:rsidR="007029AE" w:rsidRDefault="007029AE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55910634" w14:textId="77777777" w:rsidR="007029AE" w:rsidRDefault="007029AE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val="es-ES" w:eastAsia="ar-SA"/>
        </w:rPr>
      </w:pPr>
    </w:p>
    <w:p w14:paraId="0965692B" w14:textId="1C8EF1CB" w:rsidR="001E0E6B" w:rsidRPr="00E75D87" w:rsidRDefault="007029AE" w:rsidP="001E0E6B">
      <w:pPr>
        <w:spacing w:line="360" w:lineRule="auto"/>
        <w:jc w:val="center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Figura</w:t>
      </w:r>
      <w:r w:rsidR="001E0E6B" w:rsidRPr="00E75D87">
        <w:rPr>
          <w:rFonts w:ascii="Times New Roman" w:hAnsi="Times New Roman"/>
          <w:b/>
        </w:rPr>
        <w:t xml:space="preserve"> 5. Rizoma</w:t>
      </w:r>
    </w:p>
    <w:p w14:paraId="1280477A" w14:textId="77777777" w:rsidR="001E0E6B" w:rsidRPr="008B61E7" w:rsidRDefault="001E0E6B" w:rsidP="001E0E6B">
      <w:pPr>
        <w:spacing w:line="360" w:lineRule="auto"/>
        <w:jc w:val="both"/>
        <w:rPr>
          <w:rFonts w:ascii="Times New Roman" w:hAnsi="Times New Roman"/>
        </w:rPr>
      </w:pPr>
      <w:r w:rsidRPr="002930E2">
        <w:rPr>
          <w:rFonts w:ascii="Times New Roman" w:hAnsi="Times New Roman"/>
          <w:noProof/>
          <w:lang w:eastAsia="es-ES_tradnl"/>
        </w:rPr>
        <w:drawing>
          <wp:inline distT="0" distB="0" distL="0" distR="0" wp14:anchorId="64950C61" wp14:editId="4508C18D">
            <wp:extent cx="5396230" cy="4047173"/>
            <wp:effectExtent l="0" t="0" r="0" b="0"/>
            <wp:docPr id="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047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42D747" w14:textId="77777777" w:rsidR="001E0E6B" w:rsidRPr="008B61E7" w:rsidRDefault="001E0E6B" w:rsidP="001E0E6B">
      <w:pPr>
        <w:spacing w:line="360" w:lineRule="auto"/>
        <w:jc w:val="both"/>
        <w:rPr>
          <w:rFonts w:ascii="Times New Roman" w:hAnsi="Times New Roman"/>
        </w:rPr>
      </w:pPr>
    </w:p>
    <w:p w14:paraId="3CE05B76" w14:textId="77777777" w:rsidR="00441EAF" w:rsidRPr="0006273D" w:rsidRDefault="00441EAF" w:rsidP="00441EAF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CA3501">
        <w:rPr>
          <w:rFonts w:ascii="Times New Roman" w:hAnsi="Times New Roman"/>
          <w:sz w:val="20"/>
          <w:szCs w:val="20"/>
        </w:rPr>
        <w:t xml:space="preserve">Fuente: Elaboración propia a partir de propuestas de </w:t>
      </w:r>
      <w:proofErr w:type="spellStart"/>
      <w:r w:rsidRPr="00CA3501">
        <w:rPr>
          <w:rFonts w:ascii="Times New Roman" w:hAnsi="Times New Roman"/>
          <w:sz w:val="20"/>
          <w:szCs w:val="20"/>
        </w:rPr>
        <w:t>Deleuze</w:t>
      </w:r>
      <w:proofErr w:type="spellEnd"/>
      <w:r w:rsidRPr="00CA3501">
        <w:rPr>
          <w:rFonts w:ascii="Times New Roman" w:hAnsi="Times New Roman"/>
          <w:sz w:val="20"/>
          <w:szCs w:val="20"/>
        </w:rPr>
        <w:t xml:space="preserve"> y </w:t>
      </w:r>
      <w:proofErr w:type="spellStart"/>
      <w:r w:rsidRPr="00CA3501">
        <w:rPr>
          <w:rFonts w:ascii="Times New Roman" w:hAnsi="Times New Roman"/>
          <w:sz w:val="20"/>
          <w:szCs w:val="20"/>
        </w:rPr>
        <w:t>Guattari</w:t>
      </w:r>
      <w:proofErr w:type="spellEnd"/>
      <w:r w:rsidRPr="00CA3501">
        <w:rPr>
          <w:rFonts w:ascii="Times New Roman" w:hAnsi="Times New Roman"/>
          <w:sz w:val="20"/>
          <w:szCs w:val="20"/>
        </w:rPr>
        <w:t xml:space="preserve"> (1976), 2016</w:t>
      </w:r>
    </w:p>
    <w:p w14:paraId="4549B554" w14:textId="77777777" w:rsidR="001E0E6B" w:rsidRPr="00441EAF" w:rsidRDefault="001E0E6B" w:rsidP="001E0E6B">
      <w:pPr>
        <w:spacing w:line="360" w:lineRule="auto"/>
        <w:jc w:val="both"/>
        <w:rPr>
          <w:rFonts w:ascii="Times New Roman" w:eastAsia="Times New Roman" w:hAnsi="Times New Roman" w:cs="Times New Roman"/>
          <w:color w:val="000000"/>
          <w:lang w:eastAsia="ar-SA"/>
        </w:rPr>
      </w:pPr>
    </w:p>
    <w:p w14:paraId="37BE3EFE" w14:textId="77777777" w:rsidR="001E0E6B" w:rsidRPr="001E0E6B" w:rsidRDefault="001E0E6B">
      <w:pPr>
        <w:rPr>
          <w:lang w:val="es-ES"/>
        </w:rPr>
      </w:pPr>
    </w:p>
    <w:sectPr w:rsidR="001E0E6B" w:rsidRPr="001E0E6B" w:rsidSect="00FC726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551FC9" w14:textId="77777777" w:rsidR="005C697B" w:rsidRDefault="005C697B" w:rsidP="00441EAF">
      <w:r>
        <w:separator/>
      </w:r>
    </w:p>
  </w:endnote>
  <w:endnote w:type="continuationSeparator" w:id="0">
    <w:p w14:paraId="7D9D8EC3" w14:textId="77777777" w:rsidR="005C697B" w:rsidRDefault="005C697B" w:rsidP="00441E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D995C8F" w14:textId="77777777" w:rsidR="005C697B" w:rsidRDefault="005C697B" w:rsidP="00441EAF">
      <w:r>
        <w:separator/>
      </w:r>
    </w:p>
  </w:footnote>
  <w:footnote w:type="continuationSeparator" w:id="0">
    <w:p w14:paraId="7B18D48A" w14:textId="77777777" w:rsidR="005C697B" w:rsidRDefault="005C697B" w:rsidP="00441EAF">
      <w:r>
        <w:continuationSeparator/>
      </w:r>
    </w:p>
  </w:footnote>
  <w:footnote w:id="1">
    <w:p w14:paraId="28AFFB80" w14:textId="77777777" w:rsidR="00441EAF" w:rsidRPr="00E75D87" w:rsidRDefault="00441EAF" w:rsidP="00441EAF">
      <w:pPr>
        <w:jc w:val="both"/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</w:pPr>
      <w:r>
        <w:rPr>
          <w:rStyle w:val="Refdenotaalpie"/>
        </w:rPr>
        <w:footnoteRef/>
      </w:r>
      <w:r>
        <w:t xml:space="preserve"> </w:t>
      </w:r>
      <w:r>
        <w:rPr>
          <w:b/>
        </w:rPr>
        <w:t xml:space="preserve"> 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Asimismo, de acuerdo a  Pérez (2011) se tiene información de algunas otras ferias anteriores en  la comunidad de </w:t>
      </w:r>
      <w:proofErr w:type="spellStart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>XBox</w:t>
      </w:r>
      <w:proofErr w:type="spellEnd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en el municipio de </w:t>
      </w:r>
      <w:proofErr w:type="spellStart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>Chacsinkin</w:t>
      </w:r>
      <w:proofErr w:type="spellEnd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, en </w:t>
      </w:r>
      <w:proofErr w:type="spellStart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>Panabá</w:t>
      </w:r>
      <w:proofErr w:type="spellEnd"/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(Yucatán), Nuevo Jerusalén (Quintana Roo) 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fldChar w:fldCharType="begin" w:fldLock="1"/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instrText>ADDIN CSL_CITATION { "citationItems" : [ { "id" : "ITEM-1", "itemData" : { "author" : [ { "dropping-particle" : "", "family" : "P\u00e9rez, Juan R.", "given" : "", "non-dropping-particle" : "", "parse-names" : false, "suffix" : "" }, { "dropping-particle" : "", "family" : "Silveira", "given" : "Landy M.", "non-dropping-particle" : "", "parse-names" : false, "suffix" : "" }, { "dropping-particle" : "", "family" : "Olgu\u00edn", "given" : "Mar\u00eda K.", "non-dropping-particle" : "", "parse-names" : false, "suffix" : "" } ], "container-title" : "Revista de Geograf\u00eda Agr\u00edcola", "id" : "ITEM-1", "issued" : { "date-parts" : [ [ "2011" ] ] }, "page" : "29", "title" : "Feria de Intercambio de Saberes : semillas , animales y herramientas de trabajo", "type" : "article-journal", "volume" : "46" }, "uris" : [ "http://www.mendeley.com/documents/?uuid=4b58eb99-d97d-41ed-b246-585ab66657cc" ] } ], "mendeley" : { "formattedCitation" : "(P\u00e9rez, Juan R., Silveira, &amp; Olgu\u00edn, 2011)", "plainTextFormattedCitation" : "(P\u00e9rez, Juan R., Silveira, &amp; Olgu\u00edn, 2011)", "previouslyFormattedCitation" : "(P\u00e9rez, Juan R., Silveira, &amp; Olgu\u00edn, 2011)" }, "properties" : { "noteIndex" : 0 }, "schema" : "https://github.com/citation-style-language/schema/raw/master/csl-citation.json" }</w:instrTex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fldChar w:fldCharType="separate"/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>(Pérez, Juan R</w:t>
      </w:r>
      <w:r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>amón;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Silveira,</w:t>
      </w:r>
      <w:r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Mireya y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Olguín,</w:t>
      </w:r>
      <w:r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María Karina,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2011)</w:t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fldChar w:fldCharType="end"/>
      </w:r>
      <w:r w:rsidRPr="00E75D87">
        <w:rPr>
          <w:rFonts w:ascii="Times New Roman" w:eastAsia="Times New Roman" w:hAnsi="Times New Roman" w:cs="Times New Roman"/>
          <w:sz w:val="20"/>
          <w:szCs w:val="20"/>
          <w:lang w:val="es-ES" w:eastAsia="ar-SA"/>
        </w:rPr>
        <w:t xml:space="preserve"> </w:t>
      </w:r>
    </w:p>
    <w:p w14:paraId="0250352C" w14:textId="77777777" w:rsidR="00441EAF" w:rsidRPr="00E75D87" w:rsidRDefault="00441EAF" w:rsidP="00441EAF">
      <w:pPr>
        <w:pStyle w:val="Textonotapie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spelling="clean" w:grammar="clean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0E6B"/>
    <w:rsid w:val="001E0E6B"/>
    <w:rsid w:val="00212A69"/>
    <w:rsid w:val="0024594C"/>
    <w:rsid w:val="00441EAF"/>
    <w:rsid w:val="00495D40"/>
    <w:rsid w:val="004B7D23"/>
    <w:rsid w:val="005C697B"/>
    <w:rsid w:val="007029AE"/>
    <w:rsid w:val="007359C4"/>
    <w:rsid w:val="00785517"/>
    <w:rsid w:val="007B3DB6"/>
    <w:rsid w:val="00CD02E6"/>
    <w:rsid w:val="00F91507"/>
    <w:rsid w:val="00FC72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9C3FDF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E0E6B"/>
    <w:rPr>
      <w:rFonts w:eastAsiaTheme="minorEastAsia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notaalpie">
    <w:name w:val="footnote reference"/>
    <w:basedOn w:val="Fuentedeprrafopredeter"/>
    <w:uiPriority w:val="99"/>
    <w:rsid w:val="00441EAF"/>
    <w:rPr>
      <w:rFonts w:cs="Times New Roman"/>
      <w:vertAlign w:val="superscript"/>
    </w:rPr>
  </w:style>
  <w:style w:type="paragraph" w:styleId="Textonotapie">
    <w:name w:val="footnote text"/>
    <w:basedOn w:val="Normal"/>
    <w:link w:val="TextonotapieCar"/>
    <w:uiPriority w:val="99"/>
    <w:rsid w:val="00441EAF"/>
    <w:pPr>
      <w:suppressAutoHyphens/>
    </w:pPr>
    <w:rPr>
      <w:rFonts w:ascii="Times New Roman" w:eastAsia="Times New Roman" w:hAnsi="Times New Roman" w:cs="Times New Roman"/>
      <w:sz w:val="20"/>
      <w:szCs w:val="20"/>
      <w:lang w:val="es-ES" w:eastAsia="ar-SA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441EAF"/>
    <w:rPr>
      <w:rFonts w:ascii="Times New Roman" w:eastAsia="Times New Roman" w:hAnsi="Times New Roman" w:cs="Times New Roman"/>
      <w:sz w:val="20"/>
      <w:szCs w:val="20"/>
      <w:lang w:val="es-ES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em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emf"/><Relationship Id="rId7" Type="http://schemas.openxmlformats.org/officeDocument/2006/relationships/image" Target="media/image2.emf"/><Relationship Id="rId8" Type="http://schemas.openxmlformats.org/officeDocument/2006/relationships/image" Target="media/image3.emf"/><Relationship Id="rId9" Type="http://schemas.openxmlformats.org/officeDocument/2006/relationships/image" Target="media/image4.emf"/><Relationship Id="rId10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04</Words>
  <Characters>2277</Characters>
  <Application>Microsoft Macintosh Word</Application>
  <DocSecurity>0</DocSecurity>
  <Lines>284</Lines>
  <Paragraphs>8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592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Rocío</cp:lastModifiedBy>
  <cp:revision>3</cp:revision>
  <dcterms:created xsi:type="dcterms:W3CDTF">2017-10-10T16:52:00Z</dcterms:created>
  <dcterms:modified xsi:type="dcterms:W3CDTF">2017-10-11T16:36:00Z</dcterms:modified>
  <cp:category/>
</cp:coreProperties>
</file>